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507CD22B" w14:textId="1CF703A0" w:rsidR="006D14E3" w:rsidRDefault="002E2086"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313845" w:rsidP="00CC3BF9">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313845" w:rsidP="00CC3BF9">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313845" w:rsidP="00CC3BF9">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313845" w:rsidP="00CC3BF9">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313845" w:rsidP="00CC3BF9">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313845" w:rsidP="00CC3BF9">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CC3BF9">
      <w:pPr>
        <w:pStyle w:val="Rodap"/>
      </w:pPr>
      <w:r>
        <w:fldChar w:fldCharType="end"/>
      </w:r>
    </w:p>
    <w:p w14:paraId="1F27E29F" w14:textId="77777777" w:rsidR="008F2AE9" w:rsidRDefault="008F2AE9" w:rsidP="00CC3BF9">
      <w:pPr>
        <w:pStyle w:val="Ttulo0"/>
      </w:pPr>
      <w:r>
        <w:lastRenderedPageBreak/>
        <w:t>Lista de Tabelas</w:t>
      </w:r>
    </w:p>
    <w:p w14:paraId="5F8CCCDA" w14:textId="52AABDAE" w:rsidR="006D14E3" w:rsidRDefault="00F135CF"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CC3BF9">
      <w:pPr>
        <w:pStyle w:val="ndicedeilustraes"/>
      </w:pPr>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72F3D98D" w14:textId="10870CA5" w:rsidR="001A729E" w:rsidRDefault="000C396C" w:rsidP="00CC3BF9">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313845" w:rsidP="00CC3BF9">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313845" w:rsidP="00CC3BF9">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313845" w:rsidP="00CC3BF9">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313845" w:rsidP="00CC3BF9">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313845" w:rsidP="00CC3BF9">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313845" w:rsidP="00CC3BF9">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313845" w:rsidP="00CC3BF9">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313845" w:rsidP="00CC3BF9">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313845" w:rsidP="00CC3BF9">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313845" w:rsidP="00CC3BF9">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313845" w:rsidP="00CC3BF9">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313845" w:rsidP="00CC3BF9">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313845" w:rsidP="00CC3BF9">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313845" w:rsidP="00CC3BF9">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313845" w:rsidP="00CC3BF9">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313845" w:rsidP="00CC3BF9">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313845" w:rsidP="00CC3BF9">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267300"/>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267301"/>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267302"/>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r w:rsidRPr="008568F7">
        <w:t>ETAPAS DA REVISÃO DOS TRABALHOS</w:t>
      </w:r>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CC3BF9"/>
    <w:p w14:paraId="79ACB8DA" w14:textId="1C16783D" w:rsidR="009F7EBE" w:rsidRDefault="002F7588" w:rsidP="00CC3BF9">
      <w:pPr>
        <w:pStyle w:val="Ttulo3"/>
      </w:pPr>
      <w:r>
        <w:tab/>
      </w:r>
      <w:r w:rsidR="00B662FD">
        <w:t>Trabalhos selecionados</w:t>
      </w:r>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bookmarkStart w:id="26" w:name="_Toc42267306"/>
      <w:r w:rsidRPr="00D064C6">
        <w:rPr>
          <w:lang w:val="en-US"/>
        </w:rPr>
        <w:t>Towards Intent-Aware Contextual Music Recommendation: Initial Experiments</w:t>
      </w:r>
      <w:bookmarkEnd w:id="25"/>
      <w:bookmarkEnd w:id="26"/>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4DFFDD7A"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w:t>
      </w:r>
      <w:r w:rsidR="00C3028F" w:rsidRPr="00C3028F">
        <w:t xml:space="preserve">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iCs w:val="0"/>
        </w:rPr>
        <w:t>Mean</w:t>
      </w:r>
      <w:proofErr w:type="spellEnd"/>
      <w:r w:rsidR="00EA778A" w:rsidRPr="00EA778A">
        <w:rPr>
          <w:i/>
          <w:iCs w:val="0"/>
        </w:rPr>
        <w:t xml:space="preserve"> </w:t>
      </w:r>
      <w:proofErr w:type="spellStart"/>
      <w:r w:rsidR="00EA778A" w:rsidRPr="00EA778A">
        <w:rPr>
          <w:i/>
          <w:iCs w:val="0"/>
        </w:rPr>
        <w:t>Reciprocal</w:t>
      </w:r>
      <w:proofErr w:type="spellEnd"/>
      <w:r w:rsidR="00EA778A" w:rsidRPr="00EA778A">
        <w:rPr>
          <w:i/>
          <w:iCs w:val="0"/>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7" w:name="_Ref40822320"/>
      <w:bookmarkStart w:id="28" w:name="_Toc42267307"/>
      <w:r w:rsidRPr="00D064C6">
        <w:rPr>
          <w:lang w:val="en-US"/>
        </w:rPr>
        <w:t>Quantitative Study of Music Listening Behavior in a Smartphone Context</w:t>
      </w:r>
      <w:bookmarkEnd w:id="27"/>
      <w:bookmarkEnd w:id="28"/>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CC3BF9">
      <w:pPr>
        <w:pStyle w:val="Legenda"/>
      </w:pPr>
      <w:bookmarkStart w:id="29" w:name="_Toc42024460"/>
      <w:r>
        <w:t xml:space="preserve">Figura </w:t>
      </w:r>
      <w:fldSimple w:instr=" SEQ Figura \* ARABIC ">
        <w:r w:rsidR="00A55426">
          <w:rPr>
            <w:noProof/>
          </w:rPr>
          <w:t>7</w:t>
        </w:r>
      </w:fldSimple>
      <w:r>
        <w:t xml:space="preserve"> Fatores da preferência musical </w:t>
      </w:r>
      <w:r w:rsidRPr="00353DD1">
        <w:t>(próprio, 2020)</w:t>
      </w:r>
      <w:bookmarkEnd w:id="29"/>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0" w:name="OLE_LINK1"/>
      <w:r w:rsidR="005F2713">
        <w:t xml:space="preserve"> </w:t>
      </w:r>
      <w:r w:rsidR="004A4D7D">
        <w:lastRenderedPageBreak/>
        <w:t>continha</w:t>
      </w:r>
      <w:bookmarkEnd w:id="30"/>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r w:rsidRPr="005F2713">
        <w:t>FUNCIONALIDADES DOS TRABALHOS INVESTIGADOS</w:t>
      </w:r>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bookmarkStart w:id="31" w:name="_Ref42381546"/>
      <w:r>
        <w:t xml:space="preserve">Quadro </w:t>
      </w:r>
      <w:fldSimple w:instr=" SEQ Quadro \* ARABIC ">
        <w:r>
          <w:rPr>
            <w:noProof/>
          </w:rPr>
          <w:t>1</w:t>
        </w:r>
      </w:fldSimple>
      <w:bookmarkEnd w:id="31"/>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iCs w:val="0"/>
              </w:rPr>
              <w:t>operating</w:t>
            </w:r>
            <w:proofErr w:type="spellEnd"/>
            <w:r w:rsidR="003354BF" w:rsidRPr="007176B1">
              <w:rPr>
                <w:i/>
                <w:iCs w:val="0"/>
              </w:rPr>
              <w:t xml:space="preserve"> </w:t>
            </w:r>
            <w:proofErr w:type="spellStart"/>
            <w:r w:rsidR="003354BF" w:rsidRPr="007176B1">
              <w:rPr>
                <w:i/>
                <w:iCs w:val="0"/>
              </w:rPr>
              <w:t>characteristic</w:t>
            </w:r>
            <w:proofErr w:type="spellEnd"/>
            <w:r w:rsidR="003354BF" w:rsidRPr="007176B1">
              <w:rPr>
                <w:i/>
                <w:iCs w:val="0"/>
              </w:rPr>
              <w:t xml:space="preserve">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CC3BF9">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C3BF9">
            <w:pPr>
              <w:rPr>
                <w:rFonts w:ascii="Segoe UI Emoji" w:hAnsi="Segoe UI Emoji" w:cs="Segoe UI Emoji"/>
              </w:rPr>
            </w:pPr>
            <w:r>
              <w:rPr>
                <w:rFonts w:ascii="Segoe UI Emoji" w:hAnsi="Segoe UI Emoji" w:cs="Segoe UI Emoji"/>
              </w:rPr>
              <w:t>✔</w:t>
            </w:r>
          </w:p>
        </w:tc>
        <w:tc>
          <w:tcPr>
            <w:tcW w:w="1754" w:type="dxa"/>
          </w:tcPr>
          <w:p w14:paraId="0DF2875F" w14:textId="09FE5DF7" w:rsidR="00493EA3" w:rsidRDefault="00FB3F81" w:rsidP="00CC3BF9">
            <w:pPr>
              <w:rPr>
                <w:rFonts w:ascii="Segoe UI Emoji" w:hAnsi="Segoe UI Emoji" w:cs="Segoe UI Emoji"/>
              </w:rPr>
            </w:pPr>
            <w:r>
              <w:rPr>
                <w:rFonts w:ascii="Segoe UI Emoji" w:hAnsi="Segoe UI Emoji" w:cs="Segoe UI Emoji"/>
              </w:rPr>
              <w:t>❌</w:t>
            </w:r>
          </w:p>
        </w:tc>
        <w:tc>
          <w:tcPr>
            <w:tcW w:w="2126" w:type="dxa"/>
          </w:tcPr>
          <w:p w14:paraId="2C400ED8" w14:textId="2F0225FE" w:rsidR="00493EA3" w:rsidRDefault="00FB3F81" w:rsidP="00CC3BF9">
            <w:pPr>
              <w:rPr>
                <w:rFonts w:ascii="Segoe UI Emoji" w:hAnsi="Segoe UI Emoji" w:cs="Segoe UI Emoji"/>
              </w:rPr>
            </w:pPr>
            <w:r>
              <w:rPr>
                <w:rFonts w:ascii="Segoe UI Emoji" w:hAnsi="Segoe UI Emoji" w:cs="Segoe UI Emoji"/>
              </w:rPr>
              <w:t>❌</w:t>
            </w:r>
          </w:p>
        </w:tc>
        <w:tc>
          <w:tcPr>
            <w:tcW w:w="1129" w:type="dxa"/>
          </w:tcPr>
          <w:p w14:paraId="30864B50" w14:textId="53F59AB1" w:rsidR="00493EA3" w:rsidRDefault="00FB3F81" w:rsidP="00CC3BF9">
            <w:pPr>
              <w:rPr>
                <w:rFonts w:ascii="Segoe UI Emoji" w:hAnsi="Segoe UI Emoji" w:cs="Segoe UI Emoji"/>
              </w:rPr>
            </w:pPr>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CC3BF9">
            <w:pPr>
              <w:rPr>
                <w:lang w:val="en-US"/>
              </w:rPr>
            </w:pPr>
            <w:proofErr w:type="spellStart"/>
            <w:r w:rsidRPr="00FB3F81">
              <w:rPr>
                <w:i/>
                <w:lang w:val="en-US"/>
              </w:rPr>
              <w:lastRenderedPageBreak/>
              <w:t>Utiliza</w:t>
            </w:r>
            <w:proofErr w:type="spellEnd"/>
            <w:r w:rsidRPr="00FB3F81">
              <w:rPr>
                <w:i/>
                <w:lang w:val="en-US"/>
              </w:rPr>
              <w:t xml:space="preserve"> do </w:t>
            </w:r>
            <w:r w:rsidRPr="00FB3F81">
              <w:rPr>
                <w:i/>
                <w:lang w:val="en-US"/>
              </w:rPr>
              <w:t>Root Mean Squared Error</w:t>
            </w:r>
            <w:r w:rsidRPr="00FB3F81">
              <w:rPr>
                <w:i/>
                <w:lang w:val="en-US"/>
              </w:rPr>
              <w:t>?</w:t>
            </w:r>
          </w:p>
        </w:tc>
        <w:tc>
          <w:tcPr>
            <w:tcW w:w="1790" w:type="dxa"/>
          </w:tcPr>
          <w:p w14:paraId="195DC488" w14:textId="77777777" w:rsidR="00493EA3" w:rsidRPr="00FB3F81" w:rsidRDefault="00493EA3" w:rsidP="00CC3BF9">
            <w:pPr>
              <w:rPr>
                <w:rFonts w:ascii="Segoe UI Emoji" w:hAnsi="Segoe UI Emoji" w:cs="Segoe UI Emoji"/>
                <w:lang w:val="en-US"/>
              </w:rPr>
            </w:pPr>
          </w:p>
        </w:tc>
        <w:tc>
          <w:tcPr>
            <w:tcW w:w="1754" w:type="dxa"/>
          </w:tcPr>
          <w:p w14:paraId="3D495E2A" w14:textId="773B5B30"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2126" w:type="dxa"/>
          </w:tcPr>
          <w:p w14:paraId="42AE330C" w14:textId="2C4D234A"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1129" w:type="dxa"/>
          </w:tcPr>
          <w:p w14:paraId="2FE91945" w14:textId="0C828E33" w:rsidR="00493EA3" w:rsidRPr="00FB3F81" w:rsidRDefault="00FB3F81" w:rsidP="00CC3BF9">
            <w:pPr>
              <w:rPr>
                <w:rFonts w:ascii="Segoe UI Emoji" w:hAnsi="Segoe UI Emoji" w:cs="Segoe UI Emoji"/>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CC3BF9">
            <w:r>
              <w:t>Utiliza</w:t>
            </w:r>
            <w:r w:rsidR="00D26DE0" w:rsidRPr="00D26DE0">
              <w:t xml:space="preserve"> a métrica do</w:t>
            </w:r>
            <w:r w:rsidR="00D26DE0">
              <w:t xml:space="preserve"> </w:t>
            </w:r>
            <w:proofErr w:type="spellStart"/>
            <w:r w:rsidR="00D26DE0">
              <w:rPr>
                <w:i/>
                <w:iCs w:val="0"/>
              </w:rPr>
              <w:t>Mean</w:t>
            </w:r>
            <w:proofErr w:type="spellEnd"/>
            <w:r w:rsidR="00D26DE0">
              <w:rPr>
                <w:i/>
                <w:iCs w:val="0"/>
              </w:rPr>
              <w:t xml:space="preserve"> </w:t>
            </w:r>
            <w:proofErr w:type="spellStart"/>
            <w:r w:rsidR="00D26DE0">
              <w:rPr>
                <w:i/>
                <w:iCs w:val="0"/>
              </w:rPr>
              <w:t>Reciprocal</w:t>
            </w:r>
            <w:proofErr w:type="spellEnd"/>
            <w:r w:rsidR="00D26DE0">
              <w:rPr>
                <w:i/>
                <w:iCs w:val="0"/>
              </w:rPr>
              <w:t xml:space="preserve"> Rank</w:t>
            </w:r>
            <w:r w:rsidR="00D26DE0">
              <w:rPr>
                <w:i/>
                <w:iCs w:val="0"/>
              </w:rPr>
              <w:t>?</w:t>
            </w:r>
          </w:p>
        </w:tc>
        <w:tc>
          <w:tcPr>
            <w:tcW w:w="1790" w:type="dxa"/>
          </w:tcPr>
          <w:p w14:paraId="16B20F1E" w14:textId="6B6FE11B"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47FAA047" w14:textId="5DE1351B"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74E3AE57" w14:textId="6E57EDD0"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5DA424AF" w14:textId="43C5F9E6" w:rsidR="00D26DE0" w:rsidRDefault="00FB3F81" w:rsidP="00CC3BF9">
            <w:pPr>
              <w:rPr>
                <w:rFonts w:ascii="Segoe UI Emoji" w:hAnsi="Segoe UI Emoji" w:cs="Segoe UI Emoji"/>
              </w:rPr>
            </w:pPr>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CC3BF9">
            <w:r>
              <w:t>Utiliza</w:t>
            </w:r>
            <w:r w:rsidR="00D26DE0">
              <w:t xml:space="preserve"> a métrica do </w:t>
            </w:r>
            <w:r w:rsidR="00D26DE0">
              <w:t>coeficiente de correlação de Kendall</w:t>
            </w:r>
          </w:p>
        </w:tc>
        <w:tc>
          <w:tcPr>
            <w:tcW w:w="1790" w:type="dxa"/>
          </w:tcPr>
          <w:p w14:paraId="0B6DDFCF" w14:textId="4BC3CA01"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112FBD67" w14:textId="3F876663"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6F81CA8B" w14:textId="10CFA0B3"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61442430" w14:textId="359E5248" w:rsidR="00D26DE0" w:rsidRDefault="00FB3F81" w:rsidP="00CC3BF9">
            <w:pPr>
              <w:rPr>
                <w:rFonts w:ascii="Segoe UI Emoji" w:hAnsi="Segoe UI Emoji" w:cs="Segoe UI Emoji"/>
              </w:rPr>
            </w:pPr>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t xml:space="preserve">Utiliza do </w:t>
            </w:r>
            <w:r w:rsidR="00A97F81">
              <w:t>algoritmo</w:t>
            </w:r>
            <w:r>
              <w:t xml:space="preserve"> </w:t>
            </w:r>
            <w:proofErr w:type="spellStart"/>
            <w:r w:rsidRPr="007176B1">
              <w:rPr>
                <w:i/>
                <w:iCs w:val="0"/>
              </w:rPr>
              <w:t>support</w:t>
            </w:r>
            <w:proofErr w:type="spellEnd"/>
            <w:r w:rsidRPr="007176B1">
              <w:rPr>
                <w:i/>
                <w:iCs w:val="0"/>
              </w:rPr>
              <w:t xml:space="preserve"> vector </w:t>
            </w:r>
            <w:proofErr w:type="spellStart"/>
            <w:r w:rsidRPr="007176B1">
              <w:rPr>
                <w:i/>
                <w:iCs w:val="0"/>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proofErr w:type="spellStart"/>
            <w:r w:rsidRPr="00433FDA">
              <w:rPr>
                <w:i/>
              </w:rPr>
              <w:t>Random</w:t>
            </w:r>
            <w:proofErr w:type="spellEnd"/>
            <w:r w:rsidRPr="00433FDA">
              <w:rPr>
                <w:i/>
              </w:rPr>
              <w:t xml:space="preserve">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20587CFD" w:rsidR="00433FDA" w:rsidRDefault="000F35FF"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3C870544" w:rsidR="00105560" w:rsidRDefault="00FB0449" w:rsidP="00CC3BF9">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CC3BF9"/>
    <w:p w14:paraId="6C6B54A3" w14:textId="4B314B46" w:rsidR="007B0815" w:rsidRDefault="007B0815" w:rsidP="00CC3BF9">
      <w:pPr>
        <w:pStyle w:val="Ttulo1"/>
      </w:pPr>
      <w:bookmarkStart w:id="32" w:name="_Toc42267309"/>
      <w:r w:rsidRPr="007B0815">
        <w:lastRenderedPageBreak/>
        <w:t xml:space="preserve">Modelagem do </w:t>
      </w:r>
      <w:bookmarkEnd w:id="32"/>
      <w:r w:rsidR="00A8737B">
        <w:t>“Nome do trabalho” (TODO)</w:t>
      </w:r>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como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como </w:t>
      </w:r>
      <w:r w:rsidR="00120020">
        <w:t>o trabalho vai</w:t>
      </w:r>
      <w:r>
        <w:t xml:space="preserve"> validar se as ações do usuário condiz com o contexto?</w:t>
      </w:r>
    </w:p>
    <w:p w14:paraId="2CF3C425" w14:textId="7BAFE800" w:rsidR="00675DCE" w:rsidRDefault="00675DCE" w:rsidP="00CC3BF9">
      <w:r>
        <w:t xml:space="preserve">- como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como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r w:rsidR="0051111E">
        <w:t xml:space="preserve">como </w:t>
      </w:r>
      <w:r w:rsidR="00120020">
        <w:t>o trabalho vai</w:t>
      </w:r>
      <w:r w:rsidR="0051111E">
        <w:t xml:space="preserve">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CC3BF9"/>
    <w:p w14:paraId="755D63D7" w14:textId="5A182F58" w:rsidR="002B6979" w:rsidRDefault="00DE09F4" w:rsidP="00CC3BF9">
      <w:pPr>
        <w:pStyle w:val="Ttulo2"/>
      </w:pPr>
      <w:bookmarkStart w:id="33" w:name="_Toc42267310"/>
      <w:r>
        <w:t>Contexto</w:t>
      </w:r>
      <w:bookmarkEnd w:id="33"/>
    </w:p>
    <w:p w14:paraId="7D3E268F" w14:textId="2D42200D" w:rsidR="00A53B06" w:rsidRDefault="00B627FA" w:rsidP="00CC3BF9">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CC3BF9">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CC3BF9"/>
    <w:p w14:paraId="2B059024" w14:textId="10901F21" w:rsidR="008849DE" w:rsidRDefault="008849DE" w:rsidP="00CC3BF9">
      <w:pPr>
        <w:pStyle w:val="Ttulo3"/>
      </w:pPr>
      <w:bookmarkStart w:id="34" w:name="_Toc42267311"/>
      <w:r w:rsidRPr="008849DE">
        <w:t>O que é o contexto comportamental?</w:t>
      </w:r>
      <w:bookmarkEnd w:id="34"/>
    </w:p>
    <w:p w14:paraId="0406F967" w14:textId="5231394F" w:rsidR="00A5596A" w:rsidRDefault="00A5596A" w:rsidP="00CC3BF9">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5" w:name="_Toc42267312"/>
      <w:r w:rsidRPr="008849DE">
        <w:t>O que é o contexto ambiente?</w:t>
      </w:r>
      <w:bookmarkEnd w:id="35"/>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6" w:name="_Toc42267313"/>
      <w:r w:rsidRPr="008849DE">
        <w:t>Como será obtido os contextos?</w:t>
      </w:r>
      <w:bookmarkEnd w:id="36"/>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localização</w:t>
      </w:r>
    </w:p>
    <w:p w14:paraId="4CDF95E2" w14:textId="5AB11643" w:rsidR="00502915" w:rsidRDefault="00502915" w:rsidP="00CC3BF9">
      <w:r>
        <w:t>- ações</w:t>
      </w:r>
    </w:p>
    <w:p w14:paraId="56AFEBD8" w14:textId="63D0E037" w:rsidR="00502915" w:rsidRDefault="00502915" w:rsidP="00CC3BF9">
      <w:r>
        <w:t>- tempo</w:t>
      </w:r>
    </w:p>
    <w:p w14:paraId="5F3699E9" w14:textId="6C3E27A4" w:rsidR="00502915" w:rsidRDefault="00502915" w:rsidP="00CC3BF9">
      <w:r>
        <w:t>- clima</w:t>
      </w:r>
    </w:p>
    <w:p w14:paraId="6242596A" w14:textId="0BD5DA19" w:rsidR="001D264D" w:rsidRDefault="001D264D" w:rsidP="00CC3BF9">
      <w:r>
        <w:t>explicitamente.</w:t>
      </w:r>
    </w:p>
    <w:p w14:paraId="1DDA9A7C" w14:textId="34378262" w:rsidR="0051636D" w:rsidRDefault="0051636D" w:rsidP="00CC3BF9">
      <w:r>
        <w:t>- localização</w:t>
      </w:r>
    </w:p>
    <w:p w14:paraId="261C9F77" w14:textId="79E69477" w:rsidR="0051636D" w:rsidRDefault="0051636D" w:rsidP="00CC3BF9">
      <w:r>
        <w:t>- humor</w:t>
      </w:r>
    </w:p>
    <w:p w14:paraId="2075FD7D" w14:textId="7366328C" w:rsidR="0051636D" w:rsidRDefault="0051636D" w:rsidP="00CC3BF9">
      <w:r>
        <w:t>- atividade</w:t>
      </w:r>
    </w:p>
    <w:p w14:paraId="32AE19E6" w14:textId="77777777" w:rsidR="0051636D" w:rsidRDefault="0051636D" w:rsidP="00CC3BF9"/>
    <w:p w14:paraId="70035B21" w14:textId="3BF12BCA" w:rsidR="00EE5AC3" w:rsidRDefault="00EE5AC3" w:rsidP="00CC3BF9">
      <w:pPr>
        <w:pStyle w:val="Ttulo2"/>
      </w:pPr>
      <w:bookmarkStart w:id="37" w:name="_Toc42267314"/>
      <w:r>
        <w:t>Arquitetura do sistema</w:t>
      </w:r>
      <w:bookmarkEnd w:id="37"/>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CC3BF9">
      <w:pPr>
        <w:pStyle w:val="Ttulo1"/>
      </w:pPr>
      <w:bookmarkStart w:id="38" w:name="_Toc42267315"/>
      <w:r w:rsidRPr="006C1E7D">
        <w:lastRenderedPageBreak/>
        <w:t>CONCLUSÃO</w:t>
      </w:r>
      <w:bookmarkEnd w:id="38"/>
    </w:p>
    <w:p w14:paraId="47EB916B" w14:textId="6E7F5E72" w:rsidR="008F2AE9" w:rsidRDefault="00DF3A09" w:rsidP="00CC3BF9">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CC3BF9">
      <w:pPr>
        <w:pStyle w:val="TextodoTrabalho"/>
      </w:pPr>
      <w:r>
        <w:t>...............................................</w:t>
      </w:r>
    </w:p>
    <w:p w14:paraId="4F56893D" w14:textId="77777777" w:rsidR="008F2AE9" w:rsidRDefault="008F2AE9" w:rsidP="00CC3BF9">
      <w:pPr>
        <w:pStyle w:val="TextodoTrabalho"/>
      </w:pPr>
    </w:p>
    <w:p w14:paraId="45DBB776" w14:textId="77777777" w:rsidR="008F2AE9" w:rsidRDefault="008F2AE9" w:rsidP="00CC3BF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39" w:name="_Toc42267316"/>
      <w:r w:rsidRPr="00310EA6">
        <w:lastRenderedPageBreak/>
        <w:t>Referências Bibliográficas</w:t>
      </w:r>
      <w:bookmarkEnd w:id="39"/>
    </w:p>
    <w:p w14:paraId="4CF73B60" w14:textId="7B442AB4" w:rsidR="006A5C6E" w:rsidRPr="004C052C" w:rsidRDefault="00C648F5" w:rsidP="00CC3BF9">
      <w:pPr>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CC3BF9">
      <w:pPr>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CC3BF9">
      <w:pPr>
        <w:rPr>
          <w:noProof/>
          <w:lang w:val="en-US"/>
        </w:rPr>
      </w:pPr>
      <w:r w:rsidRPr="004C052C">
        <w:rPr>
          <w:noProof/>
          <w:lang w:val="en-US"/>
        </w:rPr>
        <w:t xml:space="preserve">BHATNAGAR, V. Collaborative filtering using data mining and analysis. [s.l: s.n.]. </w:t>
      </w:r>
    </w:p>
    <w:p w14:paraId="12620055" w14:textId="77777777" w:rsidR="006A5C6E" w:rsidRPr="004C052C" w:rsidRDefault="006A5C6E" w:rsidP="00CC3BF9">
      <w:pPr>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CC3BF9">
      <w:pPr>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CC3BF9">
      <w:pPr>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CC3BF9">
      <w:pPr>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CC3BF9">
      <w:pPr>
        <w:rPr>
          <w:noProof/>
          <w:lang w:val="en-US"/>
        </w:rPr>
      </w:pPr>
      <w:r w:rsidRPr="004C052C">
        <w:rPr>
          <w:noProof/>
          <w:lang w:val="en-US"/>
        </w:rPr>
        <w:t xml:space="preserve">FALK, K. Practical Recommender Systems. [s.l: s.n.]. </w:t>
      </w:r>
    </w:p>
    <w:p w14:paraId="754261ED" w14:textId="77777777" w:rsidR="006A5C6E" w:rsidRPr="006A5C6E" w:rsidRDefault="006A5C6E" w:rsidP="00CC3BF9">
      <w:pPr>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CC3BF9">
      <w:pPr>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CC3BF9">
      <w:pPr>
        <w:rPr>
          <w:noProof/>
        </w:rPr>
      </w:pPr>
      <w:r w:rsidRPr="006A5C6E">
        <w:rPr>
          <w:noProof/>
        </w:rPr>
        <w:t xml:space="preserve">MURARO, R. M. Os avanços tecnológicos e o futuro da humanidadeQuerendo ser Deus, , 2009. </w:t>
      </w:r>
    </w:p>
    <w:p w14:paraId="28C5D99F" w14:textId="77777777" w:rsidR="006A5C6E" w:rsidRPr="004C052C" w:rsidRDefault="006A5C6E" w:rsidP="00CC3BF9">
      <w:pPr>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CC3BF9">
      <w:pPr>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CC3BF9">
      <w:pPr>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CC3BF9">
      <w:pPr>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Acesso em: 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61E7D7" w14:textId="77777777" w:rsidR="00313845" w:rsidRDefault="00313845" w:rsidP="00CC3BF9">
      <w:r>
        <w:separator/>
      </w:r>
    </w:p>
    <w:p w14:paraId="7C07E723" w14:textId="77777777" w:rsidR="00313845" w:rsidRDefault="00313845" w:rsidP="00CC3BF9"/>
    <w:p w14:paraId="563B2738" w14:textId="77777777" w:rsidR="00313845" w:rsidRDefault="00313845" w:rsidP="00CC3BF9"/>
    <w:p w14:paraId="365C72C6" w14:textId="77777777" w:rsidR="00313845" w:rsidRDefault="00313845" w:rsidP="00CC3BF9"/>
    <w:p w14:paraId="13ABF132" w14:textId="77777777" w:rsidR="00313845" w:rsidRDefault="00313845" w:rsidP="00CC3BF9"/>
    <w:p w14:paraId="4650C7C8" w14:textId="77777777" w:rsidR="00313845" w:rsidRDefault="00313845" w:rsidP="00CC3BF9"/>
    <w:p w14:paraId="240D1B79" w14:textId="77777777" w:rsidR="00313845" w:rsidRDefault="00313845" w:rsidP="00CC3BF9"/>
    <w:p w14:paraId="25E3C64D" w14:textId="77777777" w:rsidR="00313845" w:rsidRDefault="00313845" w:rsidP="00CC3BF9"/>
    <w:p w14:paraId="2E3B4D8B" w14:textId="77777777" w:rsidR="00313845" w:rsidRDefault="00313845" w:rsidP="00CC3BF9"/>
    <w:p w14:paraId="341A919B" w14:textId="77777777" w:rsidR="00313845" w:rsidRDefault="00313845" w:rsidP="00CC3BF9"/>
    <w:p w14:paraId="7A50C56A" w14:textId="77777777" w:rsidR="00313845" w:rsidRDefault="00313845" w:rsidP="00CC3BF9"/>
    <w:p w14:paraId="07B2791C" w14:textId="77777777" w:rsidR="00313845" w:rsidRDefault="00313845" w:rsidP="00CC3BF9"/>
    <w:p w14:paraId="64DCD58D" w14:textId="77777777" w:rsidR="00313845" w:rsidRDefault="00313845" w:rsidP="00CC3BF9"/>
    <w:p w14:paraId="06F96CC6" w14:textId="77777777" w:rsidR="00313845" w:rsidRDefault="00313845" w:rsidP="00CC3BF9"/>
    <w:p w14:paraId="29CEA6A5" w14:textId="77777777" w:rsidR="00313845" w:rsidRDefault="00313845" w:rsidP="00CC3BF9"/>
    <w:p w14:paraId="77DBE30D" w14:textId="77777777" w:rsidR="00313845" w:rsidRDefault="00313845" w:rsidP="00CC3BF9"/>
    <w:p w14:paraId="49A26521" w14:textId="77777777" w:rsidR="00313845" w:rsidRDefault="00313845" w:rsidP="00CC3BF9"/>
  </w:endnote>
  <w:endnote w:type="continuationSeparator" w:id="0">
    <w:p w14:paraId="25C917D3" w14:textId="77777777" w:rsidR="00313845" w:rsidRDefault="00313845" w:rsidP="00CC3BF9">
      <w:r>
        <w:continuationSeparator/>
      </w:r>
    </w:p>
    <w:p w14:paraId="2EA3D24B" w14:textId="77777777" w:rsidR="00313845" w:rsidRDefault="00313845" w:rsidP="00CC3BF9"/>
    <w:p w14:paraId="5DC75C83" w14:textId="77777777" w:rsidR="00313845" w:rsidRDefault="00313845" w:rsidP="00CC3BF9"/>
    <w:p w14:paraId="4435028E" w14:textId="77777777" w:rsidR="00313845" w:rsidRDefault="00313845" w:rsidP="00CC3BF9"/>
    <w:p w14:paraId="40AFC9D1" w14:textId="77777777" w:rsidR="00313845" w:rsidRDefault="00313845" w:rsidP="00CC3BF9"/>
    <w:p w14:paraId="32DE34AA" w14:textId="77777777" w:rsidR="00313845" w:rsidRDefault="00313845" w:rsidP="00CC3BF9"/>
    <w:p w14:paraId="11971A27" w14:textId="77777777" w:rsidR="00313845" w:rsidRDefault="00313845" w:rsidP="00CC3BF9"/>
    <w:p w14:paraId="6CD30D14" w14:textId="77777777" w:rsidR="00313845" w:rsidRDefault="00313845" w:rsidP="00CC3BF9"/>
    <w:p w14:paraId="77A999F8" w14:textId="77777777" w:rsidR="00313845" w:rsidRDefault="00313845" w:rsidP="00CC3BF9"/>
    <w:p w14:paraId="4084B9E7" w14:textId="77777777" w:rsidR="00313845" w:rsidRDefault="00313845" w:rsidP="00CC3BF9"/>
    <w:p w14:paraId="3EDCA1AB" w14:textId="77777777" w:rsidR="00313845" w:rsidRDefault="00313845" w:rsidP="00CC3BF9"/>
    <w:p w14:paraId="3132F34A" w14:textId="77777777" w:rsidR="00313845" w:rsidRDefault="00313845" w:rsidP="00CC3BF9"/>
    <w:p w14:paraId="0AAC3361" w14:textId="77777777" w:rsidR="00313845" w:rsidRDefault="00313845" w:rsidP="00CC3BF9"/>
    <w:p w14:paraId="0B3BCD62" w14:textId="77777777" w:rsidR="00313845" w:rsidRDefault="00313845" w:rsidP="00CC3BF9"/>
    <w:p w14:paraId="1042E479" w14:textId="77777777" w:rsidR="00313845" w:rsidRDefault="00313845" w:rsidP="00CC3BF9"/>
    <w:p w14:paraId="7143AE73" w14:textId="77777777" w:rsidR="00313845" w:rsidRDefault="00313845" w:rsidP="00CC3BF9"/>
    <w:p w14:paraId="4C887055" w14:textId="77777777" w:rsidR="00313845" w:rsidRDefault="00313845"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AE118" w14:textId="77777777" w:rsidR="00313845" w:rsidRDefault="00313845" w:rsidP="00CC3BF9">
      <w:r>
        <w:separator/>
      </w:r>
    </w:p>
    <w:p w14:paraId="33AA388D" w14:textId="77777777" w:rsidR="00313845" w:rsidRDefault="00313845" w:rsidP="00CC3BF9"/>
    <w:p w14:paraId="2448431B" w14:textId="77777777" w:rsidR="00313845" w:rsidRDefault="00313845" w:rsidP="00CC3BF9"/>
    <w:p w14:paraId="03431A09" w14:textId="77777777" w:rsidR="00313845" w:rsidRDefault="00313845" w:rsidP="00CC3BF9"/>
    <w:p w14:paraId="404A79BA" w14:textId="77777777" w:rsidR="00313845" w:rsidRDefault="00313845" w:rsidP="00CC3BF9"/>
    <w:p w14:paraId="042C9FBB" w14:textId="77777777" w:rsidR="00313845" w:rsidRDefault="00313845" w:rsidP="00CC3BF9"/>
    <w:p w14:paraId="3EF8742B" w14:textId="77777777" w:rsidR="00313845" w:rsidRDefault="00313845" w:rsidP="00CC3BF9"/>
    <w:p w14:paraId="5C8D680A" w14:textId="77777777" w:rsidR="00313845" w:rsidRDefault="00313845" w:rsidP="00CC3BF9"/>
  </w:footnote>
  <w:footnote w:type="continuationSeparator" w:id="0">
    <w:p w14:paraId="3DFA3B59" w14:textId="77777777" w:rsidR="00313845" w:rsidRDefault="00313845" w:rsidP="00CC3BF9">
      <w:r>
        <w:continuationSeparator/>
      </w:r>
    </w:p>
    <w:p w14:paraId="43C394D5" w14:textId="77777777" w:rsidR="00313845" w:rsidRDefault="00313845" w:rsidP="00CC3BF9"/>
    <w:p w14:paraId="41317E81" w14:textId="77777777" w:rsidR="00313845" w:rsidRDefault="00313845" w:rsidP="00CC3BF9"/>
    <w:p w14:paraId="22CEED83" w14:textId="77777777" w:rsidR="00313845" w:rsidRDefault="00313845" w:rsidP="00CC3BF9"/>
    <w:p w14:paraId="777A7B7A" w14:textId="77777777" w:rsidR="00313845" w:rsidRDefault="00313845" w:rsidP="00CC3BF9"/>
    <w:p w14:paraId="30DFDCB3" w14:textId="77777777" w:rsidR="00313845" w:rsidRDefault="00313845" w:rsidP="00CC3BF9"/>
    <w:p w14:paraId="17228FBA" w14:textId="77777777" w:rsidR="00313845" w:rsidRDefault="00313845" w:rsidP="00CC3BF9"/>
    <w:p w14:paraId="23F09E1A" w14:textId="77777777" w:rsidR="00313845" w:rsidRDefault="00313845" w:rsidP="00CC3BF9"/>
    <w:p w14:paraId="60EE0284" w14:textId="77777777" w:rsidR="00313845" w:rsidRDefault="00313845" w:rsidP="00CC3BF9"/>
    <w:p w14:paraId="25E36F33" w14:textId="77777777" w:rsidR="00313845" w:rsidRDefault="00313845" w:rsidP="00CC3BF9"/>
    <w:p w14:paraId="212DCAED" w14:textId="77777777" w:rsidR="00313845" w:rsidRDefault="00313845" w:rsidP="00CC3BF9"/>
    <w:p w14:paraId="74CE9FF0" w14:textId="77777777" w:rsidR="00313845" w:rsidRDefault="00313845" w:rsidP="00CC3BF9"/>
    <w:p w14:paraId="35DAC315" w14:textId="77777777" w:rsidR="00313845" w:rsidRDefault="00313845" w:rsidP="00CC3BF9"/>
    <w:p w14:paraId="247AD113" w14:textId="77777777" w:rsidR="00313845" w:rsidRDefault="00313845" w:rsidP="00CC3BF9"/>
    <w:p w14:paraId="16B39494" w14:textId="77777777" w:rsidR="00313845" w:rsidRDefault="00313845" w:rsidP="00CC3BF9"/>
    <w:p w14:paraId="0257C0F8" w14:textId="77777777" w:rsidR="00313845" w:rsidRDefault="00313845" w:rsidP="00CC3BF9"/>
    <w:p w14:paraId="7B929D57" w14:textId="77777777" w:rsidR="00313845" w:rsidRDefault="00313845"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A5F"/>
    <w:rsid w:val="000E3BBD"/>
    <w:rsid w:val="000E7C35"/>
    <w:rsid w:val="000E7E0E"/>
    <w:rsid w:val="000F03E2"/>
    <w:rsid w:val="000F2A3F"/>
    <w:rsid w:val="000F2CA3"/>
    <w:rsid w:val="000F35FF"/>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67C8"/>
    <w:rsid w:val="00237241"/>
    <w:rsid w:val="00240613"/>
    <w:rsid w:val="00242AFF"/>
    <w:rsid w:val="00243404"/>
    <w:rsid w:val="00244116"/>
    <w:rsid w:val="002448DF"/>
    <w:rsid w:val="002461BF"/>
    <w:rsid w:val="00246436"/>
    <w:rsid w:val="002477F7"/>
    <w:rsid w:val="0025003C"/>
    <w:rsid w:val="00251C08"/>
    <w:rsid w:val="00251E4B"/>
    <w:rsid w:val="002522D8"/>
    <w:rsid w:val="00252515"/>
    <w:rsid w:val="00253CC2"/>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3257"/>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0"/>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33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3FD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6889"/>
    <w:rsid w:val="00467164"/>
    <w:rsid w:val="00470688"/>
    <w:rsid w:val="004710EA"/>
    <w:rsid w:val="00471239"/>
    <w:rsid w:val="00471674"/>
    <w:rsid w:val="0047251D"/>
    <w:rsid w:val="0047293F"/>
    <w:rsid w:val="00473AC1"/>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316E"/>
    <w:rsid w:val="005A4548"/>
    <w:rsid w:val="005A4956"/>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0D3E"/>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503C"/>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B6F66"/>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3E3"/>
    <w:rsid w:val="00804534"/>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53DE"/>
    <w:rsid w:val="00966D0F"/>
    <w:rsid w:val="0097052D"/>
    <w:rsid w:val="00971385"/>
    <w:rsid w:val="009749D2"/>
    <w:rsid w:val="009751B6"/>
    <w:rsid w:val="0097624C"/>
    <w:rsid w:val="009765AA"/>
    <w:rsid w:val="00976993"/>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97F97"/>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70A0"/>
    <w:rsid w:val="00A17D99"/>
    <w:rsid w:val="00A17E17"/>
    <w:rsid w:val="00A17F3D"/>
    <w:rsid w:val="00A2132C"/>
    <w:rsid w:val="00A21487"/>
    <w:rsid w:val="00A23BFF"/>
    <w:rsid w:val="00A256D8"/>
    <w:rsid w:val="00A3194D"/>
    <w:rsid w:val="00A31F48"/>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97F81"/>
    <w:rsid w:val="00AA1CA6"/>
    <w:rsid w:val="00AA255F"/>
    <w:rsid w:val="00AA3382"/>
    <w:rsid w:val="00AA4553"/>
    <w:rsid w:val="00AA4888"/>
    <w:rsid w:val="00AA79C2"/>
    <w:rsid w:val="00AA7BCB"/>
    <w:rsid w:val="00AB00DA"/>
    <w:rsid w:val="00AB2F1B"/>
    <w:rsid w:val="00AB46A8"/>
    <w:rsid w:val="00AB5053"/>
    <w:rsid w:val="00AC269A"/>
    <w:rsid w:val="00AC4F44"/>
    <w:rsid w:val="00AC5E67"/>
    <w:rsid w:val="00AD0675"/>
    <w:rsid w:val="00AD0D94"/>
    <w:rsid w:val="00AD4C42"/>
    <w:rsid w:val="00AD5487"/>
    <w:rsid w:val="00AD5FA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0FAB"/>
    <w:rsid w:val="00B412EC"/>
    <w:rsid w:val="00B414AD"/>
    <w:rsid w:val="00B4206C"/>
    <w:rsid w:val="00B42753"/>
    <w:rsid w:val="00B4354F"/>
    <w:rsid w:val="00B436A0"/>
    <w:rsid w:val="00B43795"/>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3315"/>
    <w:rsid w:val="00BF50F5"/>
    <w:rsid w:val="00BF6C6D"/>
    <w:rsid w:val="00C00FB1"/>
    <w:rsid w:val="00C01F09"/>
    <w:rsid w:val="00C069F9"/>
    <w:rsid w:val="00C10055"/>
    <w:rsid w:val="00C117EB"/>
    <w:rsid w:val="00C11B36"/>
    <w:rsid w:val="00C11BAD"/>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9EE"/>
    <w:rsid w:val="00CF4367"/>
    <w:rsid w:val="00CF47BF"/>
    <w:rsid w:val="00CF5F79"/>
    <w:rsid w:val="00CF754B"/>
    <w:rsid w:val="00D00E0E"/>
    <w:rsid w:val="00D021DA"/>
    <w:rsid w:val="00D02BCC"/>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D40"/>
    <w:rsid w:val="00E67B4F"/>
    <w:rsid w:val="00E73094"/>
    <w:rsid w:val="00E74EC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26D42"/>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4B7F"/>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3F81"/>
    <w:rsid w:val="00FB4B34"/>
    <w:rsid w:val="00FB5CB4"/>
    <w:rsid w:val="00FB5F62"/>
    <w:rsid w:val="00FB666C"/>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6</TotalTime>
  <Pages>38</Pages>
  <Words>11436</Words>
  <Characters>61756</Characters>
  <Application>Microsoft Office Word</Application>
  <DocSecurity>0</DocSecurity>
  <Lines>514</Lines>
  <Paragraphs>14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304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207</cp:revision>
  <cp:lastPrinted>2003-10-22T01:33:00Z</cp:lastPrinted>
  <dcterms:created xsi:type="dcterms:W3CDTF">2018-05-30T22:47:00Z</dcterms:created>
  <dcterms:modified xsi:type="dcterms:W3CDTF">2020-06-07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